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FDDB73" w14:textId="1CAFE73D" w:rsidR="00D97327" w:rsidRPr="00D97327" w:rsidRDefault="00D97327" w:rsidP="00D9732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97327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27D4D3A6" w14:textId="292BD101" w:rsidR="00D97327" w:rsidRPr="00D97327" w:rsidRDefault="00D97327" w:rsidP="00D9732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9732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97327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97327">
        <w:rPr>
          <w:rFonts w:ascii="Times New Roman" w:hAnsi="Times New Roman" w:cs="Times New Roman"/>
          <w:sz w:val="24"/>
          <w:szCs w:val="24"/>
        </w:rPr>
        <w:fldChar w:fldCharType="separate"/>
      </w:r>
      <w:r w:rsidRPr="00D97327">
        <w:rPr>
          <w:rFonts w:ascii="Times New Roman" w:hAnsi="Times New Roman" w:cs="Times New Roman"/>
          <w:noProof/>
          <w:sz w:val="24"/>
          <w:szCs w:val="24"/>
        </w:rPr>
        <w:t xml:space="preserve">Kasali, R. (2015). </w:t>
      </w:r>
      <w:r w:rsidRPr="00D97327">
        <w:rPr>
          <w:rFonts w:ascii="Times New Roman" w:hAnsi="Times New Roman" w:cs="Times New Roman"/>
          <w:i/>
          <w:iCs/>
          <w:noProof/>
          <w:sz w:val="24"/>
          <w:szCs w:val="24"/>
        </w:rPr>
        <w:t>Change Leadership Non-Finito</w:t>
      </w:r>
      <w:r w:rsidRPr="00D97327">
        <w:rPr>
          <w:rFonts w:ascii="Times New Roman" w:hAnsi="Times New Roman" w:cs="Times New Roman"/>
          <w:noProof/>
          <w:sz w:val="24"/>
          <w:szCs w:val="24"/>
        </w:rPr>
        <w:t>. Mizan.</w:t>
      </w:r>
    </w:p>
    <w:p w14:paraId="2AC86185" w14:textId="77777777" w:rsidR="00D97327" w:rsidRPr="00D97327" w:rsidRDefault="00D97327" w:rsidP="00D9732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97327">
        <w:rPr>
          <w:rFonts w:ascii="Times New Roman" w:hAnsi="Times New Roman" w:cs="Times New Roman"/>
          <w:noProof/>
          <w:sz w:val="24"/>
          <w:szCs w:val="24"/>
        </w:rPr>
        <w:t xml:space="preserve">Sholekhudin, M. (2010). Sekolah Gratis di Teras Rumah. In </w:t>
      </w:r>
      <w:r w:rsidRPr="00D97327">
        <w:rPr>
          <w:rFonts w:ascii="Times New Roman" w:hAnsi="Times New Roman" w:cs="Times New Roman"/>
          <w:i/>
          <w:iCs/>
          <w:noProof/>
          <w:sz w:val="24"/>
          <w:szCs w:val="24"/>
        </w:rPr>
        <w:t>Intisari Ekstra</w:t>
      </w:r>
      <w:r w:rsidRPr="00D97327">
        <w:rPr>
          <w:rFonts w:ascii="Times New Roman" w:hAnsi="Times New Roman" w:cs="Times New Roman"/>
          <w:noProof/>
          <w:sz w:val="24"/>
          <w:szCs w:val="24"/>
        </w:rPr>
        <w:t>. Intisari.</w:t>
      </w:r>
    </w:p>
    <w:p w14:paraId="6451F977" w14:textId="77777777" w:rsidR="00D97327" w:rsidRPr="00D97327" w:rsidRDefault="00D97327" w:rsidP="00D9732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97327">
        <w:rPr>
          <w:rFonts w:ascii="Times New Roman" w:hAnsi="Times New Roman" w:cs="Times New Roman"/>
          <w:noProof/>
          <w:sz w:val="24"/>
          <w:szCs w:val="24"/>
        </w:rPr>
        <w:t xml:space="preserve">Stoltz, P. G. (1997). </w:t>
      </w:r>
      <w:r w:rsidRPr="00D97327">
        <w:rPr>
          <w:rFonts w:ascii="Times New Roman" w:hAnsi="Times New Roman" w:cs="Times New Roman"/>
          <w:i/>
          <w:iCs/>
          <w:noProof/>
          <w:sz w:val="24"/>
          <w:szCs w:val="24"/>
        </w:rPr>
        <w:t>Adversity Quotient: Mengubah Hambatan Menjadi Peluang</w:t>
      </w:r>
      <w:r w:rsidRPr="00D97327">
        <w:rPr>
          <w:rFonts w:ascii="Times New Roman" w:hAnsi="Times New Roman" w:cs="Times New Roman"/>
          <w:noProof/>
          <w:sz w:val="24"/>
          <w:szCs w:val="24"/>
        </w:rPr>
        <w:t xml:space="preserve"> (T. Hermaya, Ed.). Grasindo.</w:t>
      </w:r>
    </w:p>
    <w:p w14:paraId="37DC3561" w14:textId="77777777" w:rsidR="00D97327" w:rsidRPr="00D97327" w:rsidRDefault="00D97327" w:rsidP="00D9732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97327">
        <w:rPr>
          <w:rFonts w:ascii="Times New Roman" w:hAnsi="Times New Roman" w:cs="Times New Roman"/>
          <w:noProof/>
          <w:sz w:val="24"/>
          <w:szCs w:val="24"/>
        </w:rPr>
        <w:t>Trim, B. (2019). Mengubah Tangisan Menjadi Tulisan. Retrieved February 2, 2019, from Kompasiana website: https://www.kompasiana.com/bambangtrim/5c55a54712ae94621f2e9734/mengubah-tangisan-menjadi-tulisan</w:t>
      </w:r>
    </w:p>
    <w:p w14:paraId="0A5D4907" w14:textId="2346C749" w:rsidR="00D97327" w:rsidRDefault="00D97327" w:rsidP="00D97327">
      <w:pPr>
        <w:jc w:val="both"/>
        <w:rPr>
          <w:rFonts w:ascii="Times New Roman" w:hAnsi="Times New Roman" w:cs="Times New Roman"/>
          <w:sz w:val="24"/>
          <w:szCs w:val="24"/>
        </w:rPr>
      </w:pPr>
      <w:r w:rsidRPr="00D9732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D57F0DE" w14:textId="3127C2A3" w:rsidR="00D97327" w:rsidRPr="00D97327" w:rsidRDefault="00D9732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atatan: menggunakan format APA Style</w:t>
      </w:r>
      <w:r w:rsidR="006F397A">
        <w:rPr>
          <w:rFonts w:ascii="Times New Roman" w:hAnsi="Times New Roman" w:cs="Times New Roman"/>
          <w:sz w:val="24"/>
          <w:szCs w:val="24"/>
        </w:rPr>
        <w:t xml:space="preserve"> Mendeley</w:t>
      </w:r>
      <w:bookmarkStart w:id="0" w:name="_GoBack"/>
      <w:bookmarkEnd w:id="0"/>
    </w:p>
    <w:sectPr w:rsidR="00D97327" w:rsidRPr="00D9732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97327"/>
    <w:rsid w:val="006F397A"/>
    <w:rsid w:val="00D64CD5"/>
    <w:rsid w:val="00D973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E204629"/>
  <w15:chartTrackingRefBased/>
  <w15:docId w15:val="{D6F70AD5-8807-4E52-B70C-3B04380A8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Name.XSL" StyleName="GOST - Name Sort" Version="2003"/>
</file>

<file path=customXml/itemProps1.xml><?xml version="1.0" encoding="utf-8"?>
<ds:datastoreItem xmlns:ds="http://schemas.openxmlformats.org/officeDocument/2006/customXml" ds:itemID="{523083A6-F04A-4EEF-B101-02F80373E0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83</Words>
  <Characters>477</Characters>
  <Application>Microsoft Office Word</Application>
  <DocSecurity>0</DocSecurity>
  <Lines>3</Lines>
  <Paragraphs>1</Paragraphs>
  <ScaleCrop>false</ScaleCrop>
  <Company/>
  <LinksUpToDate>false</LinksUpToDate>
  <CharactersWithSpaces>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SIP</dc:creator>
  <cp:keywords/>
  <dc:description/>
  <cp:lastModifiedBy>FISIP</cp:lastModifiedBy>
  <cp:revision>2</cp:revision>
  <dcterms:created xsi:type="dcterms:W3CDTF">2020-08-08T04:46:00Z</dcterms:created>
  <dcterms:modified xsi:type="dcterms:W3CDTF">2020-08-08T04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a5bf6df-a63d-3474-bec5-d445b3ff328f</vt:lpwstr>
  </property>
  <property fmtid="{D5CDD505-2E9C-101B-9397-08002B2CF9AE}" pid="24" name="Mendeley Citation Style_1">
    <vt:lpwstr>http://www.zotero.org/styles/apa</vt:lpwstr>
  </property>
</Properties>
</file>